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77777777"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as well as</w:t>
      </w:r>
      <w:r w:rsidR="002C669F">
        <w:t xml:space="preserve">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 xml:space="preserve">and is not on account </w:t>
      </w:r>
      <w:proofErr w:type="gramStart"/>
      <w:r w:rsidR="00517FA0">
        <w:t xml:space="preserve">of  </w:t>
      </w:r>
      <w:r w:rsidR="00517FA0">
        <w:t>ramp</w:t>
      </w:r>
      <w:proofErr w:type="gramEnd"/>
      <w:r w:rsidR="00517FA0">
        <w:t xml:space="preserve">-ups in testing, as we shall demonstrate. </w:t>
      </w:r>
      <w:r w:rsidR="00517FA0">
        <w:t>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HJlY29yZD48cmVjLW51bWJlcj4yODwvcmVjLW51bWJlcj48Zm9y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</w:fldData>
        </w:fldChar>
      </w:r>
      <w:r w:rsidR="00517FA0">
        <w:instrText xml:space="preserve"> ADDIN EN.CITE </w:instrText>
      </w:r>
      <w:r w:rsidR="00517FA0">
        <w:fldChar w:fldCharType="begin">
          <w:fldData xml:space="preserve">PEVuZE5vdGU+PENpdGU+PEF1dGhvcj5DaG93ZWxsPC9BdXRob3I+PFllYXI+MjAxNjwvWWVhcj48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</w:fldData>
        </w:fldChar>
      </w:r>
      <w:r w:rsidR="00517FA0">
        <w:instrText xml:space="preserve"> ADDIN EN.CITE.DATA </w:instrText>
      </w:r>
      <w:r w:rsidR="00517FA0">
        <w:fldChar w:fldCharType="end"/>
      </w:r>
      <w:r w:rsidR="00F420BE">
        <w:fldChar w:fldCharType="separate"/>
      </w:r>
      <w:r w:rsidR="00517FA0">
        <w:rPr>
          <w:noProof/>
        </w:rPr>
        <w:t>{Chowell, 2016 #28;Ziff, 2020 #13}</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w:t>
      </w:r>
    </w:p>
    <w:p w14:paraId="1959423C" w14:textId="77777777" w:rsidR="00052373" w:rsidRDefault="00052373" w:rsidP="00EE6A1A">
      <w:pPr>
        <w:jc w:val="both"/>
      </w:pPr>
    </w:p>
    <w:p w14:paraId="77EFAAFC" w14:textId="5E9CF65C" w:rsidR="0014064D" w:rsidRDefault="00052373" w:rsidP="00EE6A1A">
      <w:pPr>
        <w:jc w:val="both"/>
      </w:pPr>
      <w:r>
        <w:t xml:space="preserve">Although reactive behaviour models have been introduced in epidemic models </w:t>
      </w:r>
      <w:r>
        <w:fldChar w:fldCharType="begin">
          <w:fldData xml:space="preserve">PEVuZE5vdGU+PENpdGU+PEF1dGhvcj5GZW5pY2hlbDwvQXV0aG9yPjxZZWFyPjIwMTE8L1llYXI+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MwNi02MzExPC9wYWdlcz48dm9sdW1lPjEwODwvdm9sdW1lPjxudW1iZXI+MTU8L251bWJl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</w:fldData>
        </w:fldChar>
      </w:r>
      <w:r w:rsidR="00523A82">
        <w:instrText xml:space="preserve"> ADDIN EN.CITE </w:instrText>
      </w:r>
      <w:r w:rsidR="00523A82">
        <w:fldChar w:fldCharType="begin">
          <w:fldData xml:space="preserve">PEVuZE5vdGU+PENpdGU+PEF1dGhvcj5GZW5pY2hlbDwvQXV0aG9yPjxZZWFyPjIwMTE8L1llYXI+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MwNi02MzExPC9wYWdlcz48dm9sdW1lPjEwODwvdm9sdW1lPjxudW1iZXI+MTU8L251bWJl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</w:fldData>
        </w:fldChar>
      </w:r>
      <w:r w:rsidR="00523A82">
        <w:instrText xml:space="preserve"> ADDIN EN.CITE.DATA </w:instrText>
      </w:r>
      <w:r w:rsidR="00523A82">
        <w:fldChar w:fldCharType="end"/>
      </w:r>
      <w:r>
        <w:fldChar w:fldCharType="separate"/>
      </w:r>
      <w:r w:rsidR="00523A82">
        <w:rPr>
          <w:noProof/>
        </w:rPr>
        <w:t>{Fenichel, 2011 #29;Epstein, 2008 #31}</w:t>
      </w:r>
      <w:r>
        <w:fldChar w:fldCharType="end"/>
      </w:r>
      <w:r w:rsidR="00523A82">
        <w:t xml:space="preserve"> previously, rightly pointing to the importance of such </w:t>
      </w:r>
      <w:proofErr w:type="spellStart"/>
      <w:r w:rsidR="00523A82">
        <w:t>endogeneous</w:t>
      </w:r>
      <w:proofErr w:type="spellEnd"/>
      <w:r w:rsidR="00523A82">
        <w:t xml:space="preserve"> effects in epidemic modelling, </w:t>
      </w:r>
      <w:r w:rsidR="00235CE6">
        <w:t>we show here that the simple introduction of cautioned individuals in a compartmental model accounts for the major novel features of the Covid-19 pandemic</w:t>
      </w:r>
      <w:r w:rsidR="00172775">
        <w:t xml:space="preserve"> in 2020</w:t>
      </w:r>
      <w:r w:rsidR="00235CE6">
        <w:t>.</w:t>
      </w:r>
      <w:r w:rsidR="00172775">
        <w:t xml:space="preserve"> </w:t>
      </w:r>
      <w:r w:rsidR="00523A82">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rsidR="00523A82">
        <w:fldChar w:fldCharType="begin"/>
      </w:r>
      <w:r w:rsidR="00523A82">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523A82">
        <w:fldChar w:fldCharType="separate"/>
      </w:r>
      <w:r w:rsidR="00523A82">
        <w:rPr>
          <w:noProof/>
        </w:rPr>
        <w:t>[24]</w:t>
      </w:r>
      <w:r w:rsidR="00523A82">
        <w:fldChar w:fldCharType="end"/>
      </w:r>
      <w:r w:rsidR="00523A82">
        <w:t xml:space="preserve">. </w:t>
      </w:r>
      <w:r w:rsidR="00523A82">
        <w:t xml:space="preserve">In particular, exogenous models are common of the influence of various societal decisions on the primary epidemic characteristic </w:t>
      </w:r>
      <w:r w:rsidR="00523A82" w:rsidRPr="00523A82">
        <w:rPr>
          <w:i/>
          <w:iCs/>
        </w:rPr>
        <w:t>R</w:t>
      </w:r>
      <w:r w:rsidR="00523A82" w:rsidRPr="00523A82">
        <w:rPr>
          <w:i/>
          <w:iCs/>
          <w:vertAlign w:val="subscript"/>
        </w:rPr>
        <w:t>0</w:t>
      </w:r>
      <w:r w:rsidR="00523A82">
        <w:t xml:space="preserve">: the </w:t>
      </w:r>
      <w:r w:rsidR="00523A82" w:rsidRPr="00523A82">
        <w:t>number</w:t>
      </w:r>
      <w:r w:rsidR="00523A82">
        <w:t xml:space="preserve"> of new infected individuals caused by an infected individual.  In this work, we show that</w:t>
      </w:r>
      <w:r w:rsidR="00523A82">
        <w:t xml:space="preserve"> the prolonged and often nearly linear response both in the cumulative number of Corona cases as well as those in individual populations can be understood as a generic human response to the epidemic in the age of information.</w:t>
      </w:r>
      <w:r w:rsidR="00523A82" w:rsidRPr="002B1595">
        <w:t xml:space="preserve"> </w:t>
      </w:r>
      <w:r w:rsidR="00523A82">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w:t>
      </w:r>
      <w:r w:rsidR="003F5B17">
        <w:lastRenderedPageBreak/>
        <w:t xml:space="preserve">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lastRenderedPageBreak/>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xml:space="preserve">, it is not </w:t>
      </w:r>
      <w:r w:rsidR="001C76B6">
        <w:rPr>
          <w:rFonts w:eastAsiaTheme="minorEastAsia"/>
        </w:rPr>
        <w:lastRenderedPageBreak/>
        <w:t>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w:t>
      </w:r>
      <w:r w:rsidR="00707395">
        <w:lastRenderedPageBreak/>
        <w:t xml:space="preserve">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w:t>
      </w:r>
      <w:r w:rsidR="00AE2502">
        <w:lastRenderedPageBreak/>
        <w:t>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w:t>
      </w:r>
      <w:r>
        <w:rPr>
          <w:rFonts w:eastAsiaTheme="minorEastAsia"/>
        </w:rPr>
        <w:lastRenderedPageBreak/>
        <w:t xml:space="preserve">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In particular, w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w:t>
      </w:r>
      <w:r w:rsidR="00D827B2">
        <w:rPr>
          <w:rFonts w:eastAsiaTheme="minorEastAsia"/>
        </w:rPr>
        <w:lastRenderedPageBreak/>
        <w:t xml:space="preserve">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w:t>
      </w:r>
      <w:proofErr w:type="spellStart"/>
      <w:r w:rsidR="00BA3A52" w:rsidRPr="008928AF">
        <w:rPr>
          <w:sz w:val="22"/>
        </w:rPr>
        <w:t>DurMildInf</w:t>
      </w:r>
      <w:proofErr w:type="spellEnd"/>
      <w:r w:rsidR="00BA3A52" w:rsidRPr="008928AF">
        <w:rPr>
          <w:sz w:val="22"/>
        </w:rPr>
        <w:t>=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proofErr w:type="spellStart"/>
      <w:r w:rsidR="00BA3A52" w:rsidRPr="008928AF">
        <w:rPr>
          <w:sz w:val="22"/>
        </w:rPr>
        <w:t>FracCritical</w:t>
      </w:r>
      <w:proofErr w:type="spellEnd"/>
      <w:r w:rsidR="00BA3A52" w:rsidRPr="008928AF">
        <w:rPr>
          <w:sz w:val="22"/>
        </w:rPr>
        <w:t>=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proofErr w:type="spellStart"/>
      <w:r w:rsidR="00BA3A52" w:rsidRPr="008928AF">
        <w:rPr>
          <w:sz w:val="22"/>
        </w:rPr>
        <w:t>TimeICUDeath</w:t>
      </w:r>
      <w:proofErr w:type="spellEnd"/>
      <w:r w:rsidR="00BA3A52" w:rsidRPr="008928AF">
        <w:rPr>
          <w:sz w:val="22"/>
        </w:rPr>
        <w:t>=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proofErr w:type="spellStart"/>
      <w:r w:rsidR="00BA3A52" w:rsidRPr="008928AF">
        <w:rPr>
          <w:sz w:val="22"/>
        </w:rPr>
        <w:t>ICUFrac</w:t>
      </w:r>
      <w:proofErr w:type="spellEnd"/>
      <w:r w:rsidR="00BA3A52" w:rsidRPr="008928AF">
        <w:rPr>
          <w:sz w:val="22"/>
        </w:rPr>
        <w:t>=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5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5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56" w:history="1">
        <w:r w:rsidRPr="001B4B3B">
          <w:rPr>
            <w:rStyle w:val="Hyperlink"/>
            <w:noProof/>
          </w:rPr>
          <w:t>https://github.com/cjekel/piecewise_linear_fit_py</w:t>
        </w:r>
      </w:hyperlink>
      <w:r w:rsidRPr="001B4B3B">
        <w:rPr>
          <w:noProof/>
        </w:rPr>
        <w:t xml:space="preserve"> </w:t>
      </w:r>
    </w:p>
    <w:p w14:paraId="797B7548" w14:textId="3E0C1F4F"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EFEA0" w14:textId="77777777" w:rsidR="004117B2" w:rsidRDefault="004117B2" w:rsidP="00205CEC">
      <w:r>
        <w:separator/>
      </w:r>
    </w:p>
  </w:endnote>
  <w:endnote w:type="continuationSeparator" w:id="0">
    <w:p w14:paraId="6218F196" w14:textId="77777777" w:rsidR="004117B2" w:rsidRDefault="004117B2" w:rsidP="00205CEC">
      <w:r>
        <w:continuationSeparator/>
      </w:r>
    </w:p>
  </w:endnote>
  <w:endnote w:type="continuationNotice" w:id="1">
    <w:p w14:paraId="7702A7DB" w14:textId="77777777" w:rsidR="004117B2" w:rsidRDefault="004117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1F206" w14:textId="77777777" w:rsidR="004117B2" w:rsidRDefault="004117B2" w:rsidP="00205CEC">
      <w:r>
        <w:separator/>
      </w:r>
    </w:p>
  </w:footnote>
  <w:footnote w:type="continuationSeparator" w:id="0">
    <w:p w14:paraId="19C0E5A7" w14:textId="77777777" w:rsidR="004117B2" w:rsidRDefault="004117B2" w:rsidP="00205CEC">
      <w:r>
        <w:continuationSeparator/>
      </w:r>
    </w:p>
  </w:footnote>
  <w:footnote w:type="continuationNotice" w:id="1">
    <w:p w14:paraId="10BEFB66" w14:textId="77777777" w:rsidR="004117B2" w:rsidRDefault="004117B2"/>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52373"/>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35CE6"/>
    <w:rsid w:val="0024322C"/>
    <w:rsid w:val="00243B58"/>
    <w:rsid w:val="00250AAA"/>
    <w:rsid w:val="002633A9"/>
    <w:rsid w:val="00275BBB"/>
    <w:rsid w:val="0027686B"/>
    <w:rsid w:val="002B1595"/>
    <w:rsid w:val="002C669F"/>
    <w:rsid w:val="002D26F6"/>
    <w:rsid w:val="002E169A"/>
    <w:rsid w:val="002E25F7"/>
    <w:rsid w:val="002E6E35"/>
    <w:rsid w:val="00313967"/>
    <w:rsid w:val="00316F9C"/>
    <w:rsid w:val="003475CB"/>
    <w:rsid w:val="003679E9"/>
    <w:rsid w:val="00386D10"/>
    <w:rsid w:val="003976D4"/>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C58E1"/>
    <w:rsid w:val="004E273D"/>
    <w:rsid w:val="004E60D3"/>
    <w:rsid w:val="00517FA0"/>
    <w:rsid w:val="00523A82"/>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45B5"/>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EF38A5"/>
    <w:rsid w:val="00F170E7"/>
    <w:rsid w:val="00F21393"/>
    <w:rsid w:val="00F2641B"/>
    <w:rsid w:val="00F3368C"/>
    <w:rsid w:val="00F420BE"/>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3</Pages>
  <Words>9349</Words>
  <Characters>5329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cp:revision>
  <dcterms:created xsi:type="dcterms:W3CDTF">2020-10-04T08:40:00Z</dcterms:created>
  <dcterms:modified xsi:type="dcterms:W3CDTF">2020-10-04T13:09:00Z</dcterms:modified>
</cp:coreProperties>
</file>